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A0AFB4F"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5041F3">
              <w:rPr>
                <w:noProof/>
                <w:webHidden/>
              </w:rPr>
              <w:t>1</w:t>
            </w:r>
            <w:r w:rsidR="00242569">
              <w:rPr>
                <w:noProof/>
                <w:webHidden/>
              </w:rPr>
              <w:fldChar w:fldCharType="end"/>
            </w:r>
          </w:hyperlink>
        </w:p>
        <w:p w14:paraId="5F18F704" w14:textId="359B3A6F"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5041F3">
              <w:rPr>
                <w:noProof/>
                <w:webHidden/>
              </w:rPr>
              <w:t>2</w:t>
            </w:r>
            <w:r w:rsidR="00242569">
              <w:rPr>
                <w:noProof/>
                <w:webHidden/>
              </w:rPr>
              <w:fldChar w:fldCharType="end"/>
            </w:r>
          </w:hyperlink>
        </w:p>
        <w:p w14:paraId="5BC94B23" w14:textId="4A2906D8" w:rsidR="00242569" w:rsidRDefault="00000000">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54547320" w14:textId="31879332" w:rsidR="00242569" w:rsidRDefault="00000000">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5041F3">
              <w:rPr>
                <w:noProof/>
                <w:webHidden/>
              </w:rPr>
              <w:t>3</w:t>
            </w:r>
            <w:r w:rsidR="00242569">
              <w:rPr>
                <w:noProof/>
                <w:webHidden/>
              </w:rPr>
              <w:fldChar w:fldCharType="end"/>
            </w:r>
          </w:hyperlink>
        </w:p>
        <w:p w14:paraId="46D184AA" w14:textId="1D272A4C" w:rsidR="00242569" w:rsidRDefault="00000000">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EDB5921" w14:textId="2DCDC6B2" w:rsidR="00242569" w:rsidRDefault="00000000">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6FF72BFD" w14:textId="6F0AC4F9" w:rsidR="00242569" w:rsidRDefault="00000000">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5041F3">
              <w:rPr>
                <w:noProof/>
                <w:webHidden/>
              </w:rPr>
              <w:t>4</w:t>
            </w:r>
            <w:r w:rsidR="00242569">
              <w:rPr>
                <w:noProof/>
                <w:webHidden/>
              </w:rPr>
              <w:fldChar w:fldCharType="end"/>
            </w:r>
          </w:hyperlink>
        </w:p>
        <w:p w14:paraId="785F836A" w14:textId="4DC66F25" w:rsidR="00242569" w:rsidRDefault="00000000">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5041F3">
              <w:rPr>
                <w:noProof/>
                <w:webHidden/>
              </w:rPr>
              <w:t>5</w:t>
            </w:r>
            <w:r w:rsidR="00242569">
              <w:rPr>
                <w:noProof/>
                <w:webHidden/>
              </w:rPr>
              <w:fldChar w:fldCharType="end"/>
            </w:r>
          </w:hyperlink>
        </w:p>
        <w:p w14:paraId="0341791D" w14:textId="0E5C0A22" w:rsidR="00242569" w:rsidRDefault="00000000">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5041F3">
              <w:rPr>
                <w:noProof/>
                <w:webHidden/>
              </w:rPr>
              <w:t>6</w:t>
            </w:r>
            <w:r w:rsidR="00242569">
              <w:rPr>
                <w:noProof/>
                <w:webHidden/>
              </w:rPr>
              <w:fldChar w:fldCharType="end"/>
            </w:r>
          </w:hyperlink>
        </w:p>
        <w:p w14:paraId="01D00DE7" w14:textId="44069437" w:rsidR="00242569" w:rsidRDefault="00000000">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25B20B86" w14:textId="423DE984"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3A70CB6C" w14:textId="5B0B7CBF" w:rsidR="00242569" w:rsidRDefault="00000000">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5041F3">
              <w:rPr>
                <w:noProof/>
                <w:webHidden/>
              </w:rPr>
              <w:t>7</w:t>
            </w:r>
            <w:r w:rsidR="00242569">
              <w:rPr>
                <w:noProof/>
                <w:webHidden/>
              </w:rPr>
              <w:fldChar w:fldCharType="end"/>
            </w:r>
          </w:hyperlink>
        </w:p>
        <w:p w14:paraId="1438C5D4" w14:textId="1DE03A66" w:rsidR="00242569" w:rsidRDefault="00000000">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5041F3">
              <w:rPr>
                <w:noProof/>
                <w:webHidden/>
              </w:rPr>
              <w:t>9</w:t>
            </w:r>
            <w:r w:rsidR="00242569">
              <w:rPr>
                <w:noProof/>
                <w:webHidden/>
              </w:rPr>
              <w:fldChar w:fldCharType="end"/>
            </w:r>
          </w:hyperlink>
        </w:p>
        <w:p w14:paraId="610A1674" w14:textId="61318D79" w:rsidR="00242569" w:rsidRDefault="00000000">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5041F3">
              <w:rPr>
                <w:noProof/>
                <w:webHidden/>
              </w:rPr>
              <w:t>10</w:t>
            </w:r>
            <w:r w:rsidR="00242569">
              <w:rPr>
                <w:noProof/>
                <w:webHidden/>
              </w:rPr>
              <w:fldChar w:fldCharType="end"/>
            </w:r>
          </w:hyperlink>
        </w:p>
        <w:p w14:paraId="5B0C4212" w14:textId="2A5E1D5D" w:rsidR="00242569" w:rsidRDefault="00000000">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04F95E4" w14:textId="4E996617"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08360E25" w14:textId="6F095F2D" w:rsidR="00242569" w:rsidRDefault="00000000">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5041F3">
              <w:rPr>
                <w:noProof/>
                <w:webHidden/>
              </w:rPr>
              <w:t>11</w:t>
            </w:r>
            <w:r w:rsidR="00242569">
              <w:rPr>
                <w:noProof/>
                <w:webHidden/>
              </w:rPr>
              <w:fldChar w:fldCharType="end"/>
            </w:r>
          </w:hyperlink>
        </w:p>
        <w:p w14:paraId="1CC94B68" w14:textId="556BC4BC" w:rsidR="00242569" w:rsidRDefault="00000000">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715E8BD7" w14:textId="6D2B4283" w:rsidR="00242569" w:rsidRDefault="00000000">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5041F3">
              <w:rPr>
                <w:noProof/>
                <w:webHidden/>
              </w:rPr>
              <w:t>12</w:t>
            </w:r>
            <w:r w:rsidR="00242569">
              <w:rPr>
                <w:noProof/>
                <w:webHidden/>
              </w:rPr>
              <w:fldChar w:fldCharType="end"/>
            </w:r>
          </w:hyperlink>
        </w:p>
        <w:p w14:paraId="5327BB77" w14:textId="33296615" w:rsidR="00242569" w:rsidRDefault="00000000">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364FAC4F" w14:textId="24023881" w:rsidR="00242569" w:rsidRDefault="00000000">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299211A4" w14:textId="68C9125A" w:rsidR="00242569" w:rsidRDefault="00000000">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5041F3">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This includes a selection of documentation, examples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 xml:space="preserve">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02C4B8C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2010C5D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2A3D250A" w:rsidR="0031214C" w:rsidRPr="0031214C" w:rsidRDefault="0031214C" w:rsidP="00051399">
      <w:pPr>
        <w:pStyle w:val="ListParagraph"/>
        <w:numPr>
          <w:ilvl w:val="0"/>
          <w:numId w:val="45"/>
        </w:numPr>
      </w:pPr>
      <w:r w:rsidRPr="00051399">
        <w:rPr>
          <w:bCs/>
          <w:iCs/>
        </w:rPr>
        <w:t>from</w:t>
      </w:r>
      <w:r w:rsidR="00183609">
        <w:t xml:space="preserve"> </w:t>
      </w:r>
      <w:hyperlink r:id="rId15" w:history="1">
        <w:r w:rsidR="00183609" w:rsidRPr="007B5EC1">
          <w:rPr>
            <w:rStyle w:val="Hyperlink"/>
          </w:rPr>
          <w:t>https://sourceforge.net/projects/freepascal/files/Linux/</w:t>
        </w:r>
      </w:hyperlink>
      <w:r>
        <w:t xml:space="preserve">, download, unzip and install </w:t>
      </w:r>
      <w:r w:rsidR="00981340">
        <w:br/>
      </w:r>
      <w:r w:rsidRPr="00051399">
        <w:rPr>
          <w:b/>
          <w:bCs/>
          <w:i/>
          <w:iCs/>
        </w:rPr>
        <w:t>x86_64-linux.tar</w:t>
      </w:r>
      <w:r w:rsidR="00183609">
        <w:t xml:space="preserve"> installe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r w:rsidR="00A54A47">
        <w:t xml:space="preserve">Xcod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r>
        <w:t>brew install subversion</w:t>
      </w:r>
    </w:p>
    <w:p w14:paraId="739C2A9A" w14:textId="1BBB8A7C" w:rsidR="00392F06" w:rsidRDefault="00392F06" w:rsidP="00C7360F">
      <w:pPr>
        <w:pStyle w:val="Code"/>
      </w:pPr>
      <w:r>
        <w:t xml:space="preserve">brew install </w:t>
      </w:r>
      <w:proofErr w:type="spellStart"/>
      <w:r>
        <w:t>g</w:t>
      </w:r>
      <w:r w:rsidR="008E7F43">
        <w:t>db</w:t>
      </w:r>
      <w:proofErr w:type="spellEnd"/>
    </w:p>
    <w:p w14:paraId="15E3534D" w14:textId="351D30F1" w:rsidR="00392F06" w:rsidRDefault="00392F06" w:rsidP="00C7360F">
      <w:pPr>
        <w:pStyle w:val="Code"/>
      </w:pPr>
      <w:r>
        <w:t xml:space="preserve">brew install </w:t>
      </w:r>
      <w:proofErr w:type="spellStart"/>
      <w:r>
        <w:t>cmake</w:t>
      </w:r>
      <w:proofErr w:type="spellEnd"/>
    </w:p>
    <w:p w14:paraId="3BEB54CF" w14:textId="25BD0C35" w:rsidR="004A0D56" w:rsidRDefault="004A0D56" w:rsidP="00C7360F">
      <w:pPr>
        <w:pStyle w:val="Code"/>
      </w:pPr>
      <w:r>
        <w:t xml:space="preserve">brew install </w:t>
      </w:r>
      <w:proofErr w:type="spellStart"/>
      <w:r>
        <w:t>zmq</w:t>
      </w:r>
      <w:proofErr w:type="spellEnd"/>
    </w:p>
    <w:p w14:paraId="608A0706" w14:textId="575507B8" w:rsidR="004A0D56" w:rsidRDefault="004A0D56" w:rsidP="00C7360F">
      <w:pPr>
        <w:pStyle w:val="Code"/>
      </w:pPr>
      <w:r>
        <w:t xml:space="preserve">brew install </w:t>
      </w:r>
      <w:proofErr w:type="spellStart"/>
      <w:r>
        <w:t>czmq</w:t>
      </w:r>
      <w:proofErr w:type="spellEnd"/>
    </w:p>
    <w:p w14:paraId="6A690A3E" w14:textId="18D6C38E" w:rsidR="00392F06" w:rsidRDefault="00392F06" w:rsidP="00C7360F">
      <w:pPr>
        <w:pStyle w:val="Code"/>
      </w:pPr>
      <w:r>
        <w:t xml:space="preserve">brew install </w:t>
      </w:r>
      <w:proofErr w:type="spellStart"/>
      <w:r>
        <w:t>fpc</w:t>
      </w:r>
      <w:proofErr w:type="spellEnd"/>
    </w:p>
    <w:p w14:paraId="0218D85C" w14:textId="17B15866"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w:t>
      </w:r>
      <w:r w:rsidR="00A6613C">
        <w:t xml:space="preserve"> </w:t>
      </w:r>
      <w:hyperlink r:id="rId18" w:history="1">
        <w:r w:rsidR="00A6613C" w:rsidRPr="007B5EC1">
          <w:rPr>
            <w:rStyle w:val="Hyperlink"/>
          </w:rPr>
          <w:t>https://sourceforge.net/projects/freepascal/files/Mac%20OS%20X/</w:t>
        </w:r>
      </w:hyperlink>
      <w:r w:rsidR="00A6613C">
        <w:t xml:space="preserve"> </w:t>
      </w:r>
      <w:r w:rsidR="00A4160E">
        <w:t>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173B60FA" w:rsidR="0050462F" w:rsidRPr="00B91F49" w:rsidRDefault="0050462F" w:rsidP="0050462F">
      <w:pPr>
        <w:pStyle w:val="ListParagraph"/>
        <w:numPr>
          <w:ilvl w:val="0"/>
          <w:numId w:val="5"/>
        </w:numPr>
        <w:ind w:left="360"/>
      </w:pPr>
      <w:r>
        <w:t xml:space="preserve">Install </w:t>
      </w:r>
      <w:r w:rsidR="00EB25E7">
        <w:t>the latest FPC</w:t>
      </w:r>
      <w:r>
        <w:t xml:space="preserve"> from</w:t>
      </w:r>
      <w:r w:rsidR="00EB25E7">
        <w:t xml:space="preserve"> </w:t>
      </w:r>
      <w:hyperlink r:id="rId23" w:history="1">
        <w:r w:rsidR="00EB25E7" w:rsidRPr="007B5EC1">
          <w:rPr>
            <w:rStyle w:val="Hyperlink"/>
          </w:rPr>
          <w:t>https://sourceforge.net/projects/freepascal/files/Win32/</w:t>
        </w:r>
      </w:hyperlink>
      <w:r w:rsidR="004B74CD">
        <w:t>.</w:t>
      </w:r>
      <w:r>
        <w:t xml:space="preserve"> </w:t>
      </w:r>
      <w:r w:rsidR="004B74CD">
        <w:t>Y</w:t>
      </w:r>
      <w:r>
        <w:t xml:space="preserve">ou </w:t>
      </w:r>
      <w:r w:rsidR="004F56E2">
        <w:t>should install 32-bit and 64-bit compilers from</w:t>
      </w:r>
      <w:r w:rsidR="007E51F6">
        <w:t xml:space="preserve">, e.g.,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6877072E" w:rsidR="00B36C1C" w:rsidRDefault="00FF69C0" w:rsidP="00C7360F">
      <w:pPr>
        <w:pStyle w:val="Code"/>
      </w:pPr>
      <w:r w:rsidRPr="00FF69C0">
        <w:t>git clone https://github.com/GMLC-TDC/HELICS</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proofErr w:type="spellStart"/>
      <w:r>
        <w:t>OpenDSS</w:t>
      </w:r>
      <w:proofErr w:type="spellEnd"/>
      <w:r>
        <w:t xml:space="preserve"> Repository</w:t>
      </w:r>
      <w:bookmarkEnd w:id="6"/>
    </w:p>
    <w:p w14:paraId="2780C1D1" w14:textId="387692A3" w:rsidR="005E6CD8" w:rsidRDefault="00120312" w:rsidP="00120312">
      <w:r>
        <w:t>Because EPRI keeps large build products, Windows-only artifacts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506A13">
        <w:t xml:space="preserve">. </w:t>
      </w:r>
      <w:r w:rsidR="005E6CD8">
        <w:t>Strategy 1</w:t>
      </w:r>
      <w:r w:rsidR="00506A13">
        <w:t xml:space="preserve"> is to</w:t>
      </w:r>
      <w:r w:rsidR="005E6CD8">
        <w:t>, “grab everything”</w:t>
      </w:r>
      <w:r w:rsidR="008E2646">
        <w:t xml:space="preserve"> for building the executable and </w:t>
      </w:r>
      <w:r w:rsidR="00C968B3">
        <w:t xml:space="preserve">everything else in the </w:t>
      </w:r>
      <w:r w:rsidR="00C30B4F">
        <w:t>repository</w:t>
      </w:r>
      <w:r w:rsidR="008E2646">
        <w:t>:</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2FBA96E4" w:rsidR="005E6CD8" w:rsidRDefault="005E6CD8" w:rsidP="00916AB7">
      <w:pPr>
        <w:spacing w:before="120"/>
      </w:pPr>
      <w:r>
        <w:t xml:space="preserve">Strategy 2, </w:t>
      </w:r>
      <w:r w:rsidR="00506A13">
        <w:t xml:space="preserve">assumed for the rest of this document, is a </w:t>
      </w:r>
      <w:r>
        <w:t xml:space="preserve">“selective retrieval” for building </w:t>
      </w:r>
      <w:r w:rsidR="00B360EF">
        <w:t xml:space="preserve">only </w:t>
      </w:r>
      <w:r>
        <w:t xml:space="preserve">the executable </w:t>
      </w:r>
      <w:r w:rsidR="00B360EF">
        <w:t>from the active Version 8 branch</w:t>
      </w:r>
      <w:r w:rsidR="008E2646">
        <w:t xml:space="preserve">. </w:t>
      </w:r>
      <w:r w:rsidR="003F29C3">
        <w:t>T</w:t>
      </w:r>
      <w:r w:rsidR="002F046B">
        <w:t>h</w:t>
      </w:r>
      <w:r w:rsidR="003F29C3">
        <w:t>e phrase</w:t>
      </w:r>
      <w:r w:rsidR="002F046B">
        <w:t xml:space="preserve"> “Version8” will not appear in your local path names</w:t>
      </w:r>
      <w:r w:rsidR="003F29C3">
        <w:t xml:space="preserve"> this way</w:t>
      </w:r>
      <w:r w:rsidR="002F046B">
        <w:t xml:space="preserve">. </w:t>
      </w:r>
      <w:r w:rsidR="008E2646">
        <w:t>The</w:t>
      </w:r>
      <w:r w:rsidR="00332398">
        <w:t xml:space="preserve"> un-bold</w:t>
      </w:r>
      <w:r w:rsidR="008E2646">
        <w:t xml:space="preserve"> steps are optional</w:t>
      </w:r>
      <w:r w:rsidR="00D50B92">
        <w:t>, but useful for testing and developing installers</w:t>
      </w:r>
      <w:r w:rsidR="008E2646">
        <w:t>.</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w:t>
      </w:r>
      <w:r w:rsidRPr="002F31E2">
        <w:t>or</w:t>
      </w:r>
      <w:r w:rsidRPr="007F4E75">
        <w:rPr>
          <w:b/>
          <w:bCs/>
        </w:rPr>
        <w:t xml:space="preserve">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Doc</w:t>
      </w:r>
    </w:p>
    <w:p w14:paraId="5C8B1F27" w14:textId="1511345B" w:rsidR="004574A7" w:rsidRPr="00332398" w:rsidRDefault="004574A7" w:rsidP="004574A7">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Pr>
          <w:rFonts w:cs="Times New Roman (Body CS)"/>
        </w:rPr>
        <w:t>BitrockInstaller</w:t>
      </w:r>
      <w:proofErr w:type="spellEnd"/>
    </w:p>
    <w:p w14:paraId="681F2325"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Doc</w:t>
      </w:r>
    </w:p>
    <w:p w14:paraId="0D943DC7" w14:textId="77777777" w:rsidR="00120312" w:rsidRPr="00332398" w:rsidRDefault="00120312" w:rsidP="007F4E75">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EPRITestCircuits</w:t>
      </w:r>
      <w:proofErr w:type="spellEnd"/>
    </w:p>
    <w:p w14:paraId="66AACE88" w14:textId="77777777" w:rsidR="00120312" w:rsidRPr="00332398" w:rsidRDefault="00120312" w:rsidP="007F4E75">
      <w:pPr>
        <w:pStyle w:val="Code"/>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Examples</w:t>
      </w:r>
    </w:p>
    <w:p w14:paraId="08DFB0A5" w14:textId="77777777" w:rsidR="00437396" w:rsidRPr="00332398" w:rsidRDefault="00437396" w:rsidP="00437396">
      <w:pPr>
        <w:pStyle w:val="Code"/>
        <w:rPr>
          <w:rFonts w:cs="Times New Roman (Body CS)"/>
        </w:rPr>
      </w:pPr>
      <w:proofErr w:type="spellStart"/>
      <w:r w:rsidRPr="00332398">
        <w:rPr>
          <w:rFonts w:cs="Times New Roman (Body CS)"/>
        </w:rPr>
        <w:t>svn</w:t>
      </w:r>
      <w:proofErr w:type="spellEnd"/>
      <w:r w:rsidRPr="00332398">
        <w:rPr>
          <w:rFonts w:cs="Times New Roman (Body CS)"/>
        </w:rPr>
        <w:t xml:space="preserve"> update --set-depth infinity </w:t>
      </w:r>
      <w:proofErr w:type="spellStart"/>
      <w:r w:rsidRPr="00332398">
        <w:rPr>
          <w:rFonts w:cs="Times New Roman (Body CS)"/>
        </w:rPr>
        <w:t>Distrib</w:t>
      </w:r>
      <w:proofErr w:type="spellEnd"/>
      <w:r w:rsidRPr="00332398">
        <w:rPr>
          <w:rFonts w:cs="Times New Roman (Body CS)"/>
        </w:rPr>
        <w:t>/</w:t>
      </w:r>
      <w:proofErr w:type="spellStart"/>
      <w:r w:rsidRPr="00332398">
        <w:rPr>
          <w:rFonts w:cs="Times New Roman (Body CS)"/>
        </w:rPr>
        <w:t>IEEETestCases</w:t>
      </w:r>
      <w:proofErr w:type="spellEnd"/>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010B2D6A" w:rsidR="00120312"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24D9EC10" w14:textId="7F6FCDFE" w:rsidR="005E3AEC" w:rsidRPr="007F4E75" w:rsidRDefault="005E3AEC" w:rsidP="005E3AEC">
      <w:pPr>
        <w:pStyle w:val="Code"/>
        <w:rPr>
          <w:b/>
          <w:bCs/>
        </w:rPr>
      </w:pPr>
      <w:proofErr w:type="spellStart"/>
      <w:r w:rsidRPr="007F4E75">
        <w:rPr>
          <w:b/>
          <w:bCs/>
        </w:rPr>
        <w:t>svn</w:t>
      </w:r>
      <w:proofErr w:type="spellEnd"/>
      <w:r w:rsidRPr="007F4E75">
        <w:rPr>
          <w:b/>
          <w:bCs/>
        </w:rPr>
        <w:t xml:space="preserve"> update --set-depth infinity Source/</w:t>
      </w:r>
      <w:r>
        <w:rPr>
          <w:b/>
          <w:bCs/>
        </w:rPr>
        <w:t>DDLL</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41305DF6" w:rsidR="007370F9" w:rsidRDefault="007370F9" w:rsidP="007370F9">
      <w:pPr>
        <w:spacing w:before="120"/>
      </w:pPr>
      <w:r w:rsidRPr="007370F9">
        <w:t>Build FNCS</w:t>
      </w:r>
      <w:r>
        <w:t xml:space="preserve"> (library, broker, player</w:t>
      </w:r>
      <w:r w:rsidR="001A3364">
        <w:t>,</w:t>
      </w:r>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395B5AEF" w:rsidR="00C74FD1" w:rsidRDefault="00C74FD1" w:rsidP="00C7360F">
      <w:pPr>
        <w:pStyle w:val="Code"/>
      </w:pPr>
      <w:r>
        <w:t>cd ~/</w:t>
      </w:r>
      <w:proofErr w:type="spellStart"/>
      <w:r>
        <w:t>src</w:t>
      </w:r>
      <w:proofErr w:type="spellEnd"/>
      <w:r>
        <w:t>/HELICS</w:t>
      </w:r>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ACF64E6" w:rsidR="00221500" w:rsidRDefault="00570355" w:rsidP="00C7360F">
      <w:pPr>
        <w:pStyle w:val="Code"/>
      </w:pPr>
      <w:proofErr w:type="spellStart"/>
      <w:r w:rsidRPr="00570355">
        <w:t>cmake</w:t>
      </w:r>
      <w:proofErr w:type="spellEnd"/>
      <w:r w:rsidRPr="00570355">
        <w:t xml:space="preserve"> -DCMAKE_BUILD_TYPE=Release </w:t>
      </w:r>
      <w:r w:rsidR="003B30AA">
        <w:t>-DCMAKE_OSX_DEPLOYMENT_TARGET=10.11</w:t>
      </w:r>
      <w:proofErr w:type="gramStart"/>
      <w:r w:rsidR="003B30AA">
        <w:t xml:space="preserve"> </w:t>
      </w:r>
      <w:r w:rsidRPr="00570355">
        <w:t>..</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83AF729" w:rsidR="00954D8D" w:rsidRDefault="00954D8D" w:rsidP="00C7360F">
      <w:pPr>
        <w:pStyle w:val="Code"/>
      </w:pPr>
      <w:proofErr w:type="spellStart"/>
      <w:r w:rsidRPr="00954D8D">
        <w:t>cmake</w:t>
      </w:r>
      <w:proofErr w:type="spellEnd"/>
      <w:r w:rsidRPr="00954D8D">
        <w:t xml:space="preserve"> -DCMAKE_BUILD_TYPE=Release </w:t>
      </w:r>
      <w:r w:rsidR="003B30AA">
        <w:t>-DCMAKE_OSX_DEPLOYMENT_TARGET=10.11</w:t>
      </w:r>
      <w:proofErr w:type="gramStart"/>
      <w:r w:rsidR="003B30AA">
        <w:t xml:space="preserve"> </w:t>
      </w:r>
      <w:r w:rsidRPr="00954D8D">
        <w:t>..</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w:t>
      </w:r>
      <w:proofErr w:type="gramStart"/>
      <w:r>
        <w:rPr>
          <w:rFonts w:asciiTheme="minorHAnsi" w:hAnsiTheme="minorHAnsi"/>
          <w:sz w:val="22"/>
          <w:szCs w:val="22"/>
        </w:rPr>
        <w:t>then</w:t>
      </w:r>
      <w:proofErr w:type="gramEnd"/>
      <w:r>
        <w:rPr>
          <w:rFonts w:asciiTheme="minorHAnsi" w:hAnsiTheme="minorHAnsi"/>
          <w:sz w:val="22"/>
          <w:szCs w:val="22"/>
        </w:rPr>
        <w:t xml:space="preserve">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23179F28" w:rsidR="00B962A9" w:rsidRDefault="00B962A9" w:rsidP="00BF4309">
      <w:pPr>
        <w:pStyle w:val="Code"/>
      </w:pPr>
      <w:proofErr w:type="spellStart"/>
      <w:r>
        <w:t>mkdir</w:t>
      </w:r>
      <w:proofErr w:type="spellEnd"/>
      <w:r>
        <w:t xml:space="preserve"> units</w:t>
      </w:r>
      <w:r w:rsidR="00540B0C">
        <w:t xml:space="preserve">    # only required once</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lastRenderedPageBreak/>
        <w:t>See if the command history works. Type “q” or ctrl-C to exit.</w:t>
      </w:r>
    </w:p>
    <w:p w14:paraId="413F432A" w14:textId="0423885E" w:rsidR="004129D0" w:rsidRPr="00EC7B02" w:rsidRDefault="004129D0" w:rsidP="006E4E44">
      <w:pPr>
        <w:pStyle w:val="Code"/>
        <w:rPr>
          <w:iCs/>
        </w:rPr>
      </w:pPr>
      <w:r w:rsidRPr="00EC7B02">
        <w:rPr>
          <w:bCs/>
          <w:iCs/>
        </w:rPr>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 xml:space="preserve">(The default is 32-bit, if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4F7EBFBC" w14:textId="77777777" w:rsidR="0041241D"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DCMAKE_PREFIX_PATH=C:\cmdtools</w:t>
      </w:r>
      <w:r w:rsidR="0041241D">
        <w:t xml:space="preserve"> \</w:t>
      </w:r>
    </w:p>
    <w:p w14:paraId="2112A2D2" w14:textId="539F3777" w:rsidR="00961640" w:rsidRDefault="0041241D" w:rsidP="007F4E75">
      <w:pPr>
        <w:pStyle w:val="Code"/>
      </w:pPr>
      <w:r>
        <w:t xml:space="preserve">        </w:t>
      </w:r>
      <w:r w:rsidRPr="00C31804">
        <w:t xml:space="preserve"> -DCMAKE_</w:t>
      </w:r>
      <w:r w:rsidR="006D61B0">
        <w:t>INSTALL_</w:t>
      </w:r>
      <w:r w:rsidRPr="00C31804">
        <w:t>PREFI</w:t>
      </w:r>
      <w:r w:rsidR="006D61B0">
        <w:t>X</w:t>
      </w:r>
      <w:r w:rsidRPr="00C31804">
        <w:t>=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00BC59E5" w:rsidR="00DD048A" w:rsidRDefault="00DD048A" w:rsidP="007F4E75">
      <w:pPr>
        <w:pStyle w:val="Code"/>
      </w:pPr>
      <w:r>
        <w:t>cd c:\src\HELICS</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lastRenderedPageBreak/>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62BD0A5B" w:rsidR="00EC7B02" w:rsidRDefault="00EC7B02" w:rsidP="00EC7B02">
      <w:pPr>
        <w:pStyle w:val="Code"/>
      </w:pPr>
      <w:r>
        <w:t xml:space="preserve">cd </w:t>
      </w:r>
      <w:r w:rsidR="00196418">
        <w:t>c:\src\OpenDSS</w:t>
      </w:r>
      <w:r w:rsidR="002523FD">
        <w:t>\</w:t>
      </w:r>
      <w:r w:rsidR="00196418">
        <w:t>Source\CMD</w:t>
      </w:r>
    </w:p>
    <w:p w14:paraId="68FA63FF" w14:textId="5762F98E" w:rsidR="00EC7B02" w:rsidRDefault="00EC7B02" w:rsidP="00EC7B02">
      <w:pPr>
        <w:pStyle w:val="Code"/>
      </w:pPr>
      <w:r>
        <w:t>md units</w:t>
      </w:r>
      <w:r w:rsidR="004300CD">
        <w:t xml:space="preserve">    :: only required once</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6013438F"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w:t>
      </w:r>
      <w:r w:rsidR="0012742A">
        <w:rPr>
          <w:i/>
          <w:iCs/>
        </w:rPr>
        <w:t>3.0.1</w:t>
      </w:r>
      <w:r>
        <w:t xml:space="preserve">, where </w:t>
      </w:r>
      <w:r w:rsidR="0012742A">
        <w:t>3.0</w:t>
      </w:r>
      <w:r>
        <w:t xml:space="preserve">.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 xml:space="preserve">PV and </w:t>
      </w:r>
      <w:proofErr w:type="gramStart"/>
      <w:r>
        <w:t>Switching</w:t>
      </w:r>
      <w:proofErr w:type="gramEnd"/>
      <w:r>
        <w:t xml:space="preserve"> on IEEE 13-Bus Feeder</w:t>
      </w:r>
      <w:bookmarkEnd w:id="12"/>
    </w:p>
    <w:p w14:paraId="54C5AF45" w14:textId="3E2419AD" w:rsidR="00717592" w:rsidRDefault="00C83A6A" w:rsidP="00717592">
      <w:r>
        <w:t xml:space="preserve">Input files for this example may be found under </w:t>
      </w:r>
      <w:r w:rsidRPr="00C83A6A">
        <w:rPr>
          <w:b/>
          <w:bCs/>
          <w:i/>
          <w:iCs/>
        </w:rPr>
        <w:t>Source/CMD/Test</w:t>
      </w:r>
      <w:r>
        <w:t xml:space="preserve"> of the repository. With reference to </w:t>
      </w:r>
      <w:r>
        <w:fldChar w:fldCharType="begin"/>
      </w:r>
      <w:r>
        <w:instrText xml:space="preserve"> REF _Ref9513716 \h </w:instrText>
      </w:r>
      <w:r>
        <w:fldChar w:fldCharType="separate"/>
      </w:r>
      <w:r w:rsidR="005041F3">
        <w:t xml:space="preserve">Figure </w:t>
      </w:r>
      <w:r w:rsidR="005041F3">
        <w:rPr>
          <w:noProof/>
        </w:rPr>
        <w:t>1</w:t>
      </w:r>
      <w:r>
        <w:fldChar w:fldCharType="end"/>
      </w:r>
      <w:r>
        <w:t>, a 285-kW solar generator has been added to bus 634, and then a cloudy day is simulated at 1-second time steps. At mid-day, the normally-closed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5041F3">
        <w:t xml:space="preserve">Figure </w:t>
      </w:r>
      <w:r w:rsidR="005041F3">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507C4B79" w14:textId="77777777" w:rsidR="001A3364" w:rsidRDefault="001A3364" w:rsidP="001A3364">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4B683B3F"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78B5B501"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ec</w:t>
      </w:r>
      <w:proofErr w:type="gramEnd"/>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6DEDCE63" w14:textId="77777777" w:rsidR="001A3364" w:rsidRPr="00D03BDC"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5713A2E0" w14:textId="77777777" w:rsidR="001A3364" w:rsidRPr="00420B39" w:rsidRDefault="001A3364" w:rsidP="001A336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proofErr w:type="gramStart"/>
      <w:r w:rsidRPr="00D03BDC">
        <w:rPr>
          <w:rFonts w:ascii="Courier New" w:eastAsia="Times New Roman" w:hAnsi="Courier New" w:cs="Courier New"/>
          <w:color w:val="800080"/>
          <w:sz w:val="16"/>
          <w:szCs w:val="16"/>
        </w:rPr>
        <w:t>export</w:t>
      </w:r>
      <w:proofErr w:type="gramEnd"/>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6A5DF479" w14:textId="77777777" w:rsidR="001A3364" w:rsidRDefault="001A3364" w:rsidP="001A3364">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xml:space="preserve">, is shown below. </w:t>
      </w:r>
      <w:proofErr w:type="spellStart"/>
      <w:r>
        <w:t>OpenDSS</w:t>
      </w:r>
      <w:proofErr w:type="spellEnd"/>
      <w:r>
        <w:t xml:space="preserve"> only subscribes to scripted text commands, which is enough for the GridAPPS-D and TESP use cases. The only likely changes are highlighted in </w:t>
      </w:r>
      <w:r w:rsidRPr="00D61BED">
        <w:rPr>
          <w:color w:val="FF0000"/>
        </w:rPr>
        <w:t>red</w:t>
      </w:r>
      <w:r>
        <w:t xml:space="preserve">, for the FNCS port and the federate that’s going to be issuing commands to </w:t>
      </w:r>
      <w:proofErr w:type="spellStart"/>
      <w:r>
        <w:t>OpenDSS</w:t>
      </w:r>
      <w:proofErr w:type="spellEnd"/>
      <w:r>
        <w:t>.</w:t>
      </w:r>
    </w:p>
    <w:p w14:paraId="541E2C3B"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lastRenderedPageBreak/>
        <w:t xml:space="preserve">name: </w:t>
      </w:r>
      <w:proofErr w:type="spellStart"/>
      <w:r w:rsidRPr="00B940FF">
        <w:rPr>
          <w:color w:val="000000"/>
          <w:sz w:val="16"/>
          <w:szCs w:val="16"/>
        </w:rPr>
        <w:t>opendss</w:t>
      </w:r>
      <w:proofErr w:type="spellEnd"/>
    </w:p>
    <w:p w14:paraId="2493AC73" w14:textId="77777777" w:rsidR="001A3364" w:rsidRPr="00B940FF" w:rsidRDefault="001A3364" w:rsidP="001A3364">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504B898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7CE7BA09"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values:</w:t>
      </w:r>
    </w:p>
    <w:p w14:paraId="60D8DBB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command:</w:t>
      </w:r>
    </w:p>
    <w:p w14:paraId="7A72ADDC"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1C84C6B6" w14:textId="77777777" w:rsidR="001A3364" w:rsidRPr="00B940FF" w:rsidRDefault="001A3364" w:rsidP="001A3364">
      <w:pPr>
        <w:pStyle w:val="HTMLPreformatted"/>
        <w:shd w:val="clear" w:color="auto" w:fill="FFFFFF"/>
        <w:rPr>
          <w:color w:val="000000"/>
          <w:sz w:val="16"/>
          <w:szCs w:val="16"/>
        </w:rPr>
      </w:pPr>
      <w:r w:rsidRPr="00B940FF">
        <w:rPr>
          <w:color w:val="000000"/>
          <w:sz w:val="16"/>
          <w:szCs w:val="16"/>
        </w:rPr>
        <w:t xml:space="preserve">        default: 0</w:t>
      </w:r>
    </w:p>
    <w:p w14:paraId="2CC7FC46" w14:textId="1BDE3098" w:rsidR="001A3364" w:rsidRDefault="001A3364" w:rsidP="001A3364">
      <w:pPr>
        <w:pStyle w:val="HTMLPreformatted"/>
        <w:shd w:val="clear" w:color="auto" w:fill="FFFFFF"/>
        <w:rPr>
          <w:color w:val="000000"/>
          <w:sz w:val="16"/>
          <w:szCs w:val="16"/>
        </w:rPr>
      </w:pPr>
      <w:r w:rsidRPr="00B940FF">
        <w:rPr>
          <w:color w:val="000000"/>
          <w:sz w:val="16"/>
          <w:szCs w:val="16"/>
        </w:rPr>
        <w:t xml:space="preserve">        list: true</w:t>
      </w:r>
    </w:p>
    <w:p w14:paraId="35FAED8B" w14:textId="77777777" w:rsidR="001A3364" w:rsidRPr="00B940FF" w:rsidRDefault="001A3364" w:rsidP="001A3364">
      <w:pPr>
        <w:pStyle w:val="HTMLPreformatted"/>
        <w:shd w:val="clear" w:color="auto" w:fill="FFFFFF"/>
        <w:rPr>
          <w:color w:val="000000"/>
          <w:sz w:val="16"/>
          <w:szCs w:val="16"/>
        </w:rPr>
      </w:pP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0B53B688" w:rsidR="00717592" w:rsidRDefault="00580F9F" w:rsidP="00580F9F">
      <w:pPr>
        <w:pStyle w:val="Caption"/>
      </w:pPr>
      <w:bookmarkStart w:id="13" w:name="_Ref9513716"/>
      <w:r>
        <w:t xml:space="preserve">Figure </w:t>
      </w:r>
      <w:fldSimple w:instr=" SEQ Figure \* ARABIC ">
        <w:r w:rsidR="005041F3">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actually begins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6 </w:t>
      </w:r>
      <w:proofErr w:type="gramStart"/>
      <w:r w:rsidRPr="008733B6">
        <w:rPr>
          <w:color w:val="000000"/>
          <w:sz w:val="16"/>
          <w:szCs w:val="16"/>
        </w:rPr>
        <w:t>command</w:t>
      </w:r>
      <w:proofErr w:type="gramEnd"/>
      <w:r w:rsidRPr="008733B6">
        <w:rPr>
          <w:color w:val="000000"/>
          <w:sz w:val="16"/>
          <w:szCs w:val="16"/>
        </w:rPr>
        <w:t xml:space="preserve">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w:t>
      </w:r>
      <w:proofErr w:type="gramStart"/>
      <w:r w:rsidRPr="008733B6">
        <w:rPr>
          <w:color w:val="000000"/>
          <w:sz w:val="16"/>
          <w:szCs w:val="16"/>
        </w:rPr>
        <w:t>command</w:t>
      </w:r>
      <w:proofErr w:type="gramEnd"/>
      <w:r w:rsidRPr="008733B6">
        <w:rPr>
          <w:color w:val="000000"/>
          <w:sz w:val="16"/>
          <w:szCs w:val="16"/>
        </w:rPr>
        <w:t xml:space="preserve">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w:t>
      </w:r>
      <w:proofErr w:type="gramStart"/>
      <w:r w:rsidRPr="008733B6">
        <w:rPr>
          <w:color w:val="000000"/>
          <w:sz w:val="16"/>
          <w:szCs w:val="16"/>
        </w:rPr>
        <w:t>command</w:t>
      </w:r>
      <w:proofErr w:type="gramEnd"/>
      <w:r w:rsidRPr="008733B6">
        <w:rPr>
          <w:color w:val="000000"/>
          <w:sz w:val="16"/>
          <w:szCs w:val="16"/>
        </w:rPr>
        <w:t xml:space="preserve">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 xml:space="preserve">86401000000000 </w:t>
      </w:r>
      <w:proofErr w:type="gramStart"/>
      <w:r w:rsidRPr="008733B6">
        <w:rPr>
          <w:color w:val="000000"/>
          <w:sz w:val="16"/>
          <w:szCs w:val="16"/>
        </w:rPr>
        <w:t>command</w:t>
      </w:r>
      <w:proofErr w:type="gramEnd"/>
      <w:r w:rsidRPr="008733B6">
        <w:rPr>
          <w:color w:val="000000"/>
          <w:sz w:val="16"/>
          <w:szCs w:val="16"/>
        </w:rPr>
        <w:t xml:space="preserve"> quit</w:t>
      </w:r>
    </w:p>
    <w:p w14:paraId="653D6AE2" w14:textId="2B1D600A"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all of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5041F3">
        <w:t xml:space="preserve">Figure </w:t>
      </w:r>
      <w:r w:rsidR="005041F3">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indings=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9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1000000000 </w:t>
      </w:r>
      <w:proofErr w:type="gramStart"/>
      <w:r w:rsidRPr="008065B1">
        <w:rPr>
          <w:rFonts w:ascii="Courier New" w:hAnsi="Courier New" w:cs="Courier New"/>
          <w:sz w:val="16"/>
          <w:szCs w:val="16"/>
        </w:rPr>
        <w:t>command</w:t>
      </w:r>
      <w:proofErr w:type="gramEnd"/>
      <w:r w:rsidRPr="008065B1">
        <w:rPr>
          <w:rFonts w:ascii="Courier New" w:hAnsi="Courier New" w:cs="Courier New"/>
          <w:sz w:val="16"/>
          <w:szCs w:val="16"/>
        </w:rPr>
        <w:t xml:space="preserve"> quit</w:t>
      </w:r>
    </w:p>
    <w:p w14:paraId="5E4AD361" w14:textId="77777777" w:rsidR="0073421A" w:rsidRDefault="0073421A" w:rsidP="008065B1">
      <w:pPr>
        <w:spacing w:after="0"/>
      </w:pPr>
    </w:p>
    <w:p w14:paraId="15C87B3B" w14:textId="52D8B1F2"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5041F3">
        <w:t xml:space="preserve">Figure </w:t>
      </w:r>
      <w:r w:rsidR="005041F3">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2E5AD66" w:rsidR="00095337" w:rsidRDefault="00095337" w:rsidP="00095337">
      <w:pPr>
        <w:spacing w:after="0"/>
      </w:pPr>
      <w:bookmarkStart w:id="15" w:name="_Ref66384517"/>
      <w:r>
        <w:t xml:space="preserve">Figure </w:t>
      </w:r>
      <w:fldSimple w:instr=" SEQ Figure \* ARABIC ">
        <w:r w:rsidR="005041F3">
          <w:rPr>
            <w:noProof/>
          </w:rPr>
          <w:t>2</w:t>
        </w:r>
      </w:fldSimple>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4A6545B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5041F3">
        <w:t xml:space="preserve">Figure </w:t>
      </w:r>
      <w:r w:rsidR="005041F3">
        <w:rPr>
          <w:noProof/>
        </w:rPr>
        <w:t>3</w:t>
      </w:r>
      <w:r w:rsidR="00413042">
        <w:fldChar w:fldCharType="end"/>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r w:rsidR="00B360EF">
        <w:t>.</w:t>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6DC6F9A8" w:rsidR="001D18E8" w:rsidRDefault="001D18E8" w:rsidP="001D18E8">
      <w:pPr>
        <w:pStyle w:val="Caption"/>
      </w:pPr>
      <w:bookmarkStart w:id="18" w:name="_Ref60995492"/>
      <w:r>
        <w:t xml:space="preserve">Figure </w:t>
      </w:r>
      <w:fldSimple w:instr=" SEQ Figure \* ARABIC ">
        <w:r w:rsidR="005041F3">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proofErr w:type="spellStart"/>
      <w:r w:rsidR="001D15DF">
        <w:t>fncs</w:t>
      </w:r>
      <w:r>
        <w:t>.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05F11EC5" w14:textId="246794AA" w:rsidR="001D15DF" w:rsidRDefault="001D15DF" w:rsidP="0046310B">
      <w:pPr>
        <w:pStyle w:val="ListParagraph"/>
        <w:numPr>
          <w:ilvl w:val="0"/>
          <w:numId w:val="31"/>
        </w:numPr>
      </w:pPr>
      <w:r>
        <w:t>Source/CMD/</w:t>
      </w:r>
      <w:proofErr w:type="spellStart"/>
      <w:r>
        <w:t>helics.pas</w:t>
      </w:r>
      <w:proofErr w:type="spellEnd"/>
      <w:r>
        <w:t xml:space="preserve"> – loads and uses the HELICS shared library, i.e., </w:t>
      </w:r>
      <w:proofErr w:type="spellStart"/>
      <w:r>
        <w:t>dll</w:t>
      </w:r>
      <w:proofErr w:type="spellEnd"/>
      <w:r>
        <w:t xml:space="preserve">, </w:t>
      </w:r>
      <w:proofErr w:type="spellStart"/>
      <w:r>
        <w:t>dylib</w:t>
      </w:r>
      <w:proofErr w:type="spellEnd"/>
      <w:r>
        <w:t>, or so file.</w:t>
      </w:r>
    </w:p>
    <w:p w14:paraId="125A2C70" w14:textId="4DCA52D1"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65D7F59D" w14:textId="64E8AF1D" w:rsidR="009D3505" w:rsidRDefault="009D3505" w:rsidP="0046310B">
      <w:pPr>
        <w:pStyle w:val="ListParagraph"/>
        <w:numPr>
          <w:ilvl w:val="0"/>
          <w:numId w:val="31"/>
        </w:numPr>
      </w:pPr>
      <w:r>
        <w:t>Source/Common/</w:t>
      </w:r>
      <w:proofErr w:type="spellStart"/>
      <w:r>
        <w:t>ExportCIMXML.pas</w:t>
      </w:r>
      <w:proofErr w:type="spellEnd"/>
      <w:r>
        <w:t xml:space="preserve"> – exports the circuit to Common Information Model</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2BD2A062" w:rsidR="0046310B" w:rsidRDefault="0046310B" w:rsidP="0046310B">
      <w:proofErr w:type="spellStart"/>
      <w:r>
        <w:t>OpenDSS</w:t>
      </w:r>
      <w:proofErr w:type="spellEnd"/>
      <w:r>
        <w:t xml:space="preserve"> is primarily a power flow program. A top-level roadmap to the source code sub-directories </w:t>
      </w:r>
      <w:r w:rsidR="00631952">
        <w:t xml:space="preserve">relevant to </w:t>
      </w:r>
      <w:proofErr w:type="spellStart"/>
      <w:r w:rsidR="00631952">
        <w:t>opendsscmd</w:t>
      </w:r>
      <w:proofErr w:type="spellEnd"/>
      <w:r w:rsidR="00631952">
        <w:t xml:space="preserve">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168EC9F1" w:rsidR="00F46A09" w:rsidRDefault="00F46A09" w:rsidP="0046310B">
      <w:pPr>
        <w:pStyle w:val="ListParagraph"/>
        <w:numPr>
          <w:ilvl w:val="0"/>
          <w:numId w:val="32"/>
        </w:numPr>
      </w:pPr>
      <w:r>
        <w:t>Source/Common – circuits, buses</w:t>
      </w:r>
      <w:r w:rsidR="00D43309">
        <w:t>,</w:t>
      </w:r>
      <w:r>
        <w:t xml:space="preserve"> and solutions</w:t>
      </w:r>
      <w:r w:rsidR="0097504A">
        <w:t>. The CIM export code is here.</w:t>
      </w:r>
    </w:p>
    <w:p w14:paraId="47166AB3" w14:textId="7EE5DCB1" w:rsidR="00F46A09" w:rsidRDefault="00F46A09" w:rsidP="0046310B">
      <w:pPr>
        <w:pStyle w:val="ListParagraph"/>
        <w:numPr>
          <w:ilvl w:val="0"/>
          <w:numId w:val="32"/>
        </w:numPr>
      </w:pPr>
      <w:r>
        <w:t>Source/Controls – regulator, capacitor, inverter, switch</w:t>
      </w:r>
      <w:r w:rsidR="00D43309">
        <w:t>,</w:t>
      </w:r>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690A5797" w14:textId="2EBA22C5" w:rsidR="007961B6" w:rsidRDefault="007961B6" w:rsidP="0046310B">
      <w:pPr>
        <w:pStyle w:val="ListParagraph"/>
        <w:numPr>
          <w:ilvl w:val="0"/>
          <w:numId w:val="32"/>
        </w:numPr>
      </w:pPr>
      <w:r>
        <w:t>Source/</w:t>
      </w:r>
      <w:proofErr w:type="spellStart"/>
      <w:r>
        <w:t>GISCommands</w:t>
      </w:r>
      <w:proofErr w:type="spellEnd"/>
      <w:r>
        <w:t xml:space="preserve">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0CF7B08F" w:rsidR="00F46A09" w:rsidRDefault="00F46A09" w:rsidP="0046310B">
      <w:pPr>
        <w:pStyle w:val="ListParagraph"/>
        <w:numPr>
          <w:ilvl w:val="0"/>
          <w:numId w:val="32"/>
        </w:numPr>
      </w:pPr>
      <w:r>
        <w:t>Source/Meters</w:t>
      </w:r>
      <w:r w:rsidR="00556ABB">
        <w:t xml:space="preserve"> – sensors, monitors and energy meters (these are not billing meters as in </w:t>
      </w:r>
      <w:proofErr w:type="spellStart"/>
      <w:r w:rsidR="00556ABB">
        <w:t>GridLAB</w:t>
      </w:r>
      <w:proofErr w:type="spellEnd"/>
      <w:r w:rsidR="00556ABB">
        <w:t>-D)</w:t>
      </w:r>
    </w:p>
    <w:p w14:paraId="153D2549" w14:textId="41094268" w:rsidR="00A2715C" w:rsidRDefault="00A2715C" w:rsidP="0046310B">
      <w:pPr>
        <w:pStyle w:val="ListParagraph"/>
        <w:numPr>
          <w:ilvl w:val="0"/>
          <w:numId w:val="32"/>
        </w:numPr>
      </w:pPr>
      <w:r>
        <w:t>Source/</w:t>
      </w:r>
      <w:proofErr w:type="spellStart"/>
      <w:r>
        <w:t>Parallel_Lib</w:t>
      </w:r>
      <w:proofErr w:type="spellEnd"/>
      <w:r>
        <w:t xml:space="preserve">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500093B7"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D server mode</w:t>
      </w:r>
      <w:r w:rsidR="00D43309">
        <w:t>,</w:t>
      </w:r>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4252DF3B" w:rsidR="00F46A09" w:rsidRDefault="00F46A09" w:rsidP="0046310B">
      <w:pPr>
        <w:pStyle w:val="ListParagraph"/>
        <w:numPr>
          <w:ilvl w:val="0"/>
          <w:numId w:val="32"/>
        </w:numPr>
      </w:pPr>
      <w:r>
        <w:t>Source/x64 and Source/x86</w:t>
      </w:r>
      <w:r w:rsidR="00556ABB">
        <w:t xml:space="preserve"> – contains build products; </w:t>
      </w:r>
      <w:r w:rsidR="00BE671E" w:rsidRPr="00492CA5">
        <w:t>PNNL</w:t>
      </w:r>
      <w:r w:rsidR="00556ABB" w:rsidRPr="00492CA5">
        <w:t xml:space="preserve"> do</w:t>
      </w:r>
      <w:r w:rsidR="00BE671E" w:rsidRPr="00492CA5">
        <w:t xml:space="preserve">es </w:t>
      </w:r>
      <w:r w:rsidR="00556ABB" w:rsidRPr="00492CA5">
        <w:t>n</w:t>
      </w:r>
      <w:r w:rsidR="00BE671E" w:rsidRPr="00492CA5">
        <w:t>o</w:t>
      </w:r>
      <w:r w:rsidR="00556ABB" w:rsidRPr="00492CA5">
        <w:t xml:space="preserve">t </w:t>
      </w:r>
      <w:r w:rsidR="00BE671E" w:rsidRPr="00492CA5">
        <w:t>use</w:t>
      </w:r>
      <w:r w:rsidR="00556ABB" w:rsidRPr="00492CA5">
        <w:t xml:space="preserve"> this</w:t>
      </w:r>
      <w:r w:rsidR="00492CA5">
        <w:t>.</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The FNCS and HELICS interfaces are configured as value federates, with publications and subscriptions read from a JSON file (both) or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proofErr w:type="spellStart"/>
      <w:r>
        <w:lastRenderedPageBreak/>
        <w:t>XsBuiltIns</w:t>
      </w:r>
      <w:proofErr w:type="spellEnd"/>
      <w:r>
        <w:t xml:space="preserve"> are not available; the date/time function in </w:t>
      </w:r>
      <w:proofErr w:type="spellStart"/>
      <w:r>
        <w:t>djson.pas</w:t>
      </w:r>
      <w:proofErr w:type="spellEnd"/>
      <w:r>
        <w:t xml:space="preserve">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6E9ECA1D"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have become case</w:t>
      </w:r>
      <w:r w:rsidR="000E0CB4">
        <w:t xml:space="preserve"> </w:t>
      </w:r>
      <w:r>
        <w:t>sensitive.  They need to be made case</w:t>
      </w:r>
      <w:r w:rsidR="000E0CB4">
        <w:t xml:space="preserve"> </w:t>
      </w:r>
      <w:r>
        <w:t>insensitive.</w:t>
      </w:r>
    </w:p>
    <w:p w14:paraId="6F73F484" w14:textId="5AC4CB6C"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87884917"/>
      <w:r>
        <w:t xml:space="preserve">Other </w:t>
      </w:r>
      <w:proofErr w:type="spellStart"/>
      <w:r>
        <w:t>OpenDSS</w:t>
      </w:r>
      <w:proofErr w:type="spellEnd"/>
      <w:r>
        <w:t xml:space="preserve"> Development Branches</w:t>
      </w:r>
      <w:bookmarkEnd w:id="24"/>
    </w:p>
    <w:p w14:paraId="324D7E28" w14:textId="426C0A51" w:rsidR="00E46175" w:rsidRDefault="002D76B1" w:rsidP="002D76B1">
      <w:r>
        <w:t>The</w:t>
      </w:r>
      <w:r w:rsidR="00E46175">
        <w:t xml:space="preserve"> </w:t>
      </w:r>
      <w:r w:rsidR="00D643A7">
        <w:t>older</w:t>
      </w:r>
      <w:r>
        <w:t xml:space="preserve"> branch at </w:t>
      </w:r>
      <w:hyperlink r:id="rId34" w:history="1">
        <w:r w:rsidRPr="007B5EC1">
          <w:rPr>
            <w:rStyle w:val="Hyperlink"/>
          </w:rPr>
          <w:t>https://sourceforge.net/p/electricdss/code/HEAD/tree/trunk/Version7/</w:t>
        </w:r>
      </w:hyperlink>
      <w:r w:rsidR="00D643A7">
        <w:t xml:space="preserve">, which had been retained for </w:t>
      </w:r>
      <w:proofErr w:type="spellStart"/>
      <w:r w:rsidR="008618C6">
        <w:t>O</w:t>
      </w:r>
      <w:r w:rsidR="00D643A7">
        <w:t>pen</w:t>
      </w:r>
      <w:r w:rsidR="008618C6">
        <w:t>DSSC</w:t>
      </w:r>
      <w:r w:rsidR="00D643A7">
        <w:t>md</w:t>
      </w:r>
      <w:proofErr w:type="spellEnd"/>
      <w:r w:rsidR="00D643A7">
        <w:t>,</w:t>
      </w:r>
      <w:r>
        <w:t xml:space="preserve"> </w:t>
      </w:r>
      <w:r w:rsidR="00D643A7">
        <w:t>is</w:t>
      </w:r>
      <w:r>
        <w:t xml:space="preserve"> </w:t>
      </w:r>
      <w:r w:rsidR="00D643A7">
        <w:t>now</w:t>
      </w:r>
      <w:r>
        <w:t xml:space="preserve"> deprecated. </w:t>
      </w:r>
      <w:r w:rsidR="00E46175">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Julia and other interfaces</w:t>
      </w:r>
      <w:r>
        <w:t xml:space="preserve"> is </w:t>
      </w:r>
      <w:r w:rsidR="00D643A7">
        <w:t xml:space="preserve">available </w:t>
      </w:r>
      <w:r>
        <w:t>at</w:t>
      </w:r>
      <w:r w:rsidR="00E46175">
        <w:t>:</w:t>
      </w:r>
    </w:p>
    <w:p w14:paraId="61ED99CC" w14:textId="50730F70" w:rsidR="00E46175" w:rsidRPr="000323E5" w:rsidRDefault="00000000"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37A160FA"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F9B48" w14:textId="77777777" w:rsidR="00E56FD7" w:rsidRDefault="00E56FD7" w:rsidP="009C04BD">
      <w:pPr>
        <w:spacing w:after="0" w:line="240" w:lineRule="auto"/>
      </w:pPr>
      <w:r>
        <w:separator/>
      </w:r>
    </w:p>
  </w:endnote>
  <w:endnote w:type="continuationSeparator" w:id="0">
    <w:p w14:paraId="2B7605F8" w14:textId="77777777" w:rsidR="00E56FD7" w:rsidRDefault="00E56FD7"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70BEE" w14:textId="4CD8DF9F" w:rsidR="005041F3" w:rsidRDefault="005041F3">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2C7055">
      <w:rPr>
        <w:noProof/>
      </w:rPr>
      <w:t>9/22/202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E48440" w14:textId="77777777" w:rsidR="00E56FD7" w:rsidRDefault="00E56FD7" w:rsidP="009C04BD">
      <w:pPr>
        <w:spacing w:after="0" w:line="240" w:lineRule="auto"/>
      </w:pPr>
      <w:r>
        <w:separator/>
      </w:r>
    </w:p>
  </w:footnote>
  <w:footnote w:type="continuationSeparator" w:id="0">
    <w:p w14:paraId="486C578A" w14:textId="77777777" w:rsidR="00E56FD7" w:rsidRDefault="00E56FD7"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13C72C" w14:textId="6C2FD6D3" w:rsidR="005041F3" w:rsidRPr="009C04BD" w:rsidRDefault="005041F3">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7937645">
    <w:abstractNumId w:val="9"/>
  </w:num>
  <w:num w:numId="2" w16cid:durableId="690565733">
    <w:abstractNumId w:val="35"/>
  </w:num>
  <w:num w:numId="3" w16cid:durableId="1656491546">
    <w:abstractNumId w:val="22"/>
  </w:num>
  <w:num w:numId="4" w16cid:durableId="519586383">
    <w:abstractNumId w:val="43"/>
  </w:num>
  <w:num w:numId="5" w16cid:durableId="7371376">
    <w:abstractNumId w:val="17"/>
  </w:num>
  <w:num w:numId="6" w16cid:durableId="225116422">
    <w:abstractNumId w:val="3"/>
  </w:num>
  <w:num w:numId="7" w16cid:durableId="1211114335">
    <w:abstractNumId w:val="38"/>
  </w:num>
  <w:num w:numId="8" w16cid:durableId="481510004">
    <w:abstractNumId w:val="21"/>
  </w:num>
  <w:num w:numId="9" w16cid:durableId="332879414">
    <w:abstractNumId w:val="4"/>
  </w:num>
  <w:num w:numId="10" w16cid:durableId="2140495115">
    <w:abstractNumId w:val="30"/>
  </w:num>
  <w:num w:numId="11" w16cid:durableId="1109088812">
    <w:abstractNumId w:val="16"/>
  </w:num>
  <w:num w:numId="12" w16cid:durableId="104009856">
    <w:abstractNumId w:val="14"/>
  </w:num>
  <w:num w:numId="13" w16cid:durableId="1088769597">
    <w:abstractNumId w:val="36"/>
  </w:num>
  <w:num w:numId="14" w16cid:durableId="2012944702">
    <w:abstractNumId w:val="40"/>
  </w:num>
  <w:num w:numId="15" w16cid:durableId="48765584">
    <w:abstractNumId w:val="11"/>
  </w:num>
  <w:num w:numId="16" w16cid:durableId="1266617109">
    <w:abstractNumId w:val="5"/>
  </w:num>
  <w:num w:numId="17" w16cid:durableId="1861427102">
    <w:abstractNumId w:val="32"/>
  </w:num>
  <w:num w:numId="18" w16cid:durableId="1134953120">
    <w:abstractNumId w:val="37"/>
  </w:num>
  <w:num w:numId="19" w16cid:durableId="556740861">
    <w:abstractNumId w:val="31"/>
  </w:num>
  <w:num w:numId="20" w16cid:durableId="546990579">
    <w:abstractNumId w:val="30"/>
    <w:lvlOverride w:ilvl="0">
      <w:startOverride w:val="1"/>
    </w:lvlOverride>
  </w:num>
  <w:num w:numId="21" w16cid:durableId="595476991">
    <w:abstractNumId w:val="41"/>
  </w:num>
  <w:num w:numId="22" w16cid:durableId="1245070899">
    <w:abstractNumId w:val="12"/>
  </w:num>
  <w:num w:numId="23" w16cid:durableId="279143753">
    <w:abstractNumId w:val="19"/>
  </w:num>
  <w:num w:numId="24" w16cid:durableId="1005091121">
    <w:abstractNumId w:val="42"/>
  </w:num>
  <w:num w:numId="25" w16cid:durableId="706636889">
    <w:abstractNumId w:val="29"/>
  </w:num>
  <w:num w:numId="26" w16cid:durableId="1613514331">
    <w:abstractNumId w:val="23"/>
  </w:num>
  <w:num w:numId="27" w16cid:durableId="1552956875">
    <w:abstractNumId w:val="8"/>
  </w:num>
  <w:num w:numId="28" w16cid:durableId="184097120">
    <w:abstractNumId w:val="10"/>
  </w:num>
  <w:num w:numId="29" w16cid:durableId="503517857">
    <w:abstractNumId w:val="20"/>
  </w:num>
  <w:num w:numId="30" w16cid:durableId="1058282190">
    <w:abstractNumId w:val="27"/>
  </w:num>
  <w:num w:numId="31" w16cid:durableId="958872772">
    <w:abstractNumId w:val="34"/>
  </w:num>
  <w:num w:numId="32" w16cid:durableId="1134299735">
    <w:abstractNumId w:val="28"/>
  </w:num>
  <w:num w:numId="33" w16cid:durableId="105198944">
    <w:abstractNumId w:val="26"/>
  </w:num>
  <w:num w:numId="34" w16cid:durableId="2050228637">
    <w:abstractNumId w:val="39"/>
  </w:num>
  <w:num w:numId="35" w16cid:durableId="379289223">
    <w:abstractNumId w:val="44"/>
  </w:num>
  <w:num w:numId="36" w16cid:durableId="253704579">
    <w:abstractNumId w:val="24"/>
  </w:num>
  <w:num w:numId="37" w16cid:durableId="1784618143">
    <w:abstractNumId w:val="1"/>
  </w:num>
  <w:num w:numId="38" w16cid:durableId="238710275">
    <w:abstractNumId w:val="0"/>
  </w:num>
  <w:num w:numId="39" w16cid:durableId="1643120673">
    <w:abstractNumId w:val="25"/>
  </w:num>
  <w:num w:numId="40" w16cid:durableId="1870878253">
    <w:abstractNumId w:val="7"/>
  </w:num>
  <w:num w:numId="41" w16cid:durableId="1552112990">
    <w:abstractNumId w:val="15"/>
  </w:num>
  <w:num w:numId="42" w16cid:durableId="1175996736">
    <w:abstractNumId w:val="13"/>
  </w:num>
  <w:num w:numId="43" w16cid:durableId="107699464">
    <w:abstractNumId w:val="6"/>
  </w:num>
  <w:num w:numId="44" w16cid:durableId="834806632">
    <w:abstractNumId w:val="33"/>
  </w:num>
  <w:num w:numId="45" w16cid:durableId="1036275745">
    <w:abstractNumId w:val="2"/>
  </w:num>
  <w:num w:numId="46" w16cid:durableId="41566927">
    <w:abstractNumId w:val="45"/>
  </w:num>
  <w:num w:numId="47" w16cid:durableId="1837184498">
    <w:abstractNumId w:val="18"/>
  </w:num>
  <w:num w:numId="48" w16cid:durableId="1972127539">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221D"/>
    <w:rsid w:val="000573E6"/>
    <w:rsid w:val="00061E72"/>
    <w:rsid w:val="00062564"/>
    <w:rsid w:val="000644E5"/>
    <w:rsid w:val="0007164F"/>
    <w:rsid w:val="000801FB"/>
    <w:rsid w:val="00085EFE"/>
    <w:rsid w:val="00093853"/>
    <w:rsid w:val="00095337"/>
    <w:rsid w:val="000A674F"/>
    <w:rsid w:val="000B0C3B"/>
    <w:rsid w:val="000B1FA1"/>
    <w:rsid w:val="000B5524"/>
    <w:rsid w:val="000C0F39"/>
    <w:rsid w:val="000C2826"/>
    <w:rsid w:val="000D4878"/>
    <w:rsid w:val="000E0CB4"/>
    <w:rsid w:val="000E1FF7"/>
    <w:rsid w:val="000E681C"/>
    <w:rsid w:val="000E78C5"/>
    <w:rsid w:val="000F0BB3"/>
    <w:rsid w:val="00101FCF"/>
    <w:rsid w:val="00111778"/>
    <w:rsid w:val="0011365D"/>
    <w:rsid w:val="001146DE"/>
    <w:rsid w:val="001153ED"/>
    <w:rsid w:val="00120312"/>
    <w:rsid w:val="001226B0"/>
    <w:rsid w:val="0012742A"/>
    <w:rsid w:val="00142B9C"/>
    <w:rsid w:val="00163E04"/>
    <w:rsid w:val="0016653B"/>
    <w:rsid w:val="0017043C"/>
    <w:rsid w:val="00173618"/>
    <w:rsid w:val="00183609"/>
    <w:rsid w:val="00185A2F"/>
    <w:rsid w:val="0018779D"/>
    <w:rsid w:val="00196418"/>
    <w:rsid w:val="00197534"/>
    <w:rsid w:val="001A336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E64F7"/>
    <w:rsid w:val="001F0566"/>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C7055"/>
    <w:rsid w:val="002D1AC1"/>
    <w:rsid w:val="002D6E0A"/>
    <w:rsid w:val="002D76B1"/>
    <w:rsid w:val="002E0DEC"/>
    <w:rsid w:val="002E0F1F"/>
    <w:rsid w:val="002E1AAA"/>
    <w:rsid w:val="002E6292"/>
    <w:rsid w:val="002E6847"/>
    <w:rsid w:val="002E6D51"/>
    <w:rsid w:val="002F046B"/>
    <w:rsid w:val="002F29D9"/>
    <w:rsid w:val="002F31E2"/>
    <w:rsid w:val="002F3689"/>
    <w:rsid w:val="002F5DFB"/>
    <w:rsid w:val="002F7244"/>
    <w:rsid w:val="00300FB3"/>
    <w:rsid w:val="0031214C"/>
    <w:rsid w:val="003156D6"/>
    <w:rsid w:val="0032150E"/>
    <w:rsid w:val="00322FC7"/>
    <w:rsid w:val="00325ACC"/>
    <w:rsid w:val="00332398"/>
    <w:rsid w:val="00334757"/>
    <w:rsid w:val="00344B14"/>
    <w:rsid w:val="0035640E"/>
    <w:rsid w:val="00356B10"/>
    <w:rsid w:val="0036346E"/>
    <w:rsid w:val="00365702"/>
    <w:rsid w:val="003756E8"/>
    <w:rsid w:val="003819C1"/>
    <w:rsid w:val="00383A44"/>
    <w:rsid w:val="00386327"/>
    <w:rsid w:val="003876E0"/>
    <w:rsid w:val="00390C97"/>
    <w:rsid w:val="00391B44"/>
    <w:rsid w:val="00392F06"/>
    <w:rsid w:val="003936A3"/>
    <w:rsid w:val="003967DE"/>
    <w:rsid w:val="003A289F"/>
    <w:rsid w:val="003A4148"/>
    <w:rsid w:val="003B30AA"/>
    <w:rsid w:val="003B4F34"/>
    <w:rsid w:val="003B79B3"/>
    <w:rsid w:val="003C0D72"/>
    <w:rsid w:val="003D064D"/>
    <w:rsid w:val="003E13C3"/>
    <w:rsid w:val="003E24F3"/>
    <w:rsid w:val="003E57DF"/>
    <w:rsid w:val="003E59F3"/>
    <w:rsid w:val="003F0332"/>
    <w:rsid w:val="003F0930"/>
    <w:rsid w:val="003F10C1"/>
    <w:rsid w:val="003F1B80"/>
    <w:rsid w:val="003F29C3"/>
    <w:rsid w:val="003F44BF"/>
    <w:rsid w:val="003F48A5"/>
    <w:rsid w:val="003F4A9D"/>
    <w:rsid w:val="003F6D0C"/>
    <w:rsid w:val="004021C0"/>
    <w:rsid w:val="00402AF2"/>
    <w:rsid w:val="00405F5B"/>
    <w:rsid w:val="00407D4C"/>
    <w:rsid w:val="00410A68"/>
    <w:rsid w:val="0041241D"/>
    <w:rsid w:val="004129D0"/>
    <w:rsid w:val="00413042"/>
    <w:rsid w:val="00415852"/>
    <w:rsid w:val="004158E3"/>
    <w:rsid w:val="0041793C"/>
    <w:rsid w:val="00420B39"/>
    <w:rsid w:val="00425260"/>
    <w:rsid w:val="004272ED"/>
    <w:rsid w:val="00427472"/>
    <w:rsid w:val="00427EB9"/>
    <w:rsid w:val="004300CD"/>
    <w:rsid w:val="00437396"/>
    <w:rsid w:val="004419F3"/>
    <w:rsid w:val="004558B4"/>
    <w:rsid w:val="004574A7"/>
    <w:rsid w:val="00460029"/>
    <w:rsid w:val="00460A0B"/>
    <w:rsid w:val="00460B10"/>
    <w:rsid w:val="00462A56"/>
    <w:rsid w:val="0046310B"/>
    <w:rsid w:val="00466C8D"/>
    <w:rsid w:val="00467FA7"/>
    <w:rsid w:val="004775CB"/>
    <w:rsid w:val="00480AA5"/>
    <w:rsid w:val="00482516"/>
    <w:rsid w:val="00484D3F"/>
    <w:rsid w:val="004903F5"/>
    <w:rsid w:val="00491039"/>
    <w:rsid w:val="00492CA5"/>
    <w:rsid w:val="00494854"/>
    <w:rsid w:val="00496181"/>
    <w:rsid w:val="004A0D56"/>
    <w:rsid w:val="004B74CD"/>
    <w:rsid w:val="004C2E57"/>
    <w:rsid w:val="004C35FA"/>
    <w:rsid w:val="004D0011"/>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1F3"/>
    <w:rsid w:val="0050462F"/>
    <w:rsid w:val="0050469F"/>
    <w:rsid w:val="00504BD1"/>
    <w:rsid w:val="00506A13"/>
    <w:rsid w:val="00511B96"/>
    <w:rsid w:val="00514076"/>
    <w:rsid w:val="00516181"/>
    <w:rsid w:val="005248AA"/>
    <w:rsid w:val="00540B0C"/>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3AEC"/>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61B0"/>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3D76"/>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E51F6"/>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18C6"/>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C241B"/>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6613C"/>
    <w:rsid w:val="00A71621"/>
    <w:rsid w:val="00A82C4B"/>
    <w:rsid w:val="00A82C78"/>
    <w:rsid w:val="00A84ABA"/>
    <w:rsid w:val="00A92C23"/>
    <w:rsid w:val="00A930B7"/>
    <w:rsid w:val="00A9314F"/>
    <w:rsid w:val="00A968FD"/>
    <w:rsid w:val="00AB5ECE"/>
    <w:rsid w:val="00AB684E"/>
    <w:rsid w:val="00AB6D1B"/>
    <w:rsid w:val="00AB78D2"/>
    <w:rsid w:val="00AC28F8"/>
    <w:rsid w:val="00AC5BF1"/>
    <w:rsid w:val="00AD02A6"/>
    <w:rsid w:val="00AE452C"/>
    <w:rsid w:val="00AE6714"/>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706"/>
    <w:rsid w:val="00B35A4E"/>
    <w:rsid w:val="00B360EF"/>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C57CA"/>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0B4F"/>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3309"/>
    <w:rsid w:val="00D46A40"/>
    <w:rsid w:val="00D46B63"/>
    <w:rsid w:val="00D50B92"/>
    <w:rsid w:val="00D52718"/>
    <w:rsid w:val="00D574AF"/>
    <w:rsid w:val="00D57BB1"/>
    <w:rsid w:val="00D60D0D"/>
    <w:rsid w:val="00D61BED"/>
    <w:rsid w:val="00D63756"/>
    <w:rsid w:val="00D643A7"/>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56FD7"/>
    <w:rsid w:val="00E61501"/>
    <w:rsid w:val="00E619F1"/>
    <w:rsid w:val="00E665F6"/>
    <w:rsid w:val="00E7029E"/>
    <w:rsid w:val="00E73160"/>
    <w:rsid w:val="00E739AA"/>
    <w:rsid w:val="00E751A7"/>
    <w:rsid w:val="00E80E63"/>
    <w:rsid w:val="00E8100B"/>
    <w:rsid w:val="00E816CA"/>
    <w:rsid w:val="00E819A5"/>
    <w:rsid w:val="00E83475"/>
    <w:rsid w:val="00E92033"/>
    <w:rsid w:val="00E970BF"/>
    <w:rsid w:val="00EA1857"/>
    <w:rsid w:val="00EA1C7E"/>
    <w:rsid w:val="00EA1D40"/>
    <w:rsid w:val="00EA49C0"/>
    <w:rsid w:val="00EA4AD8"/>
    <w:rsid w:val="00EB25E7"/>
    <w:rsid w:val="00EB4275"/>
    <w:rsid w:val="00EB4505"/>
    <w:rsid w:val="00EB6C4E"/>
    <w:rsid w:val="00EC7B02"/>
    <w:rsid w:val="00ED1EB0"/>
    <w:rsid w:val="00EE0D9C"/>
    <w:rsid w:val="00EE172D"/>
    <w:rsid w:val="00EE1F01"/>
    <w:rsid w:val="00EE4FC9"/>
    <w:rsid w:val="00EE6C25"/>
    <w:rsid w:val="00EF4929"/>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7/"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 TargetMode="External"/><Relationship Id="rId23" Type="http://schemas.openxmlformats.org/officeDocument/2006/relationships/hyperlink" Target="https://sourceforge.net/projects/freepascal/files/Win3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0</TotalTime>
  <Pages>13</Pages>
  <Words>5307</Words>
  <Characters>30251</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50</cp:revision>
  <cp:lastPrinted>2021-11-19T00:30:00Z</cp:lastPrinted>
  <dcterms:created xsi:type="dcterms:W3CDTF">2020-07-09T19:57:00Z</dcterms:created>
  <dcterms:modified xsi:type="dcterms:W3CDTF">2023-09-22T21:48:00Z</dcterms:modified>
</cp:coreProperties>
</file>